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77777777"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r w:rsidR="0024759D" w:rsidRPr="004A3A60">
        <w:rPr>
          <w:b/>
        </w:rPr>
        <w:t xml:space="preserve"> and construction of sampled </w:t>
      </w:r>
      <w:proofErr w:type="spellStart"/>
      <w:r w:rsidR="0024759D" w:rsidRPr="004A3A60">
        <w:rPr>
          <w:b/>
        </w:rPr>
        <w:t>RNAseq</w:t>
      </w:r>
      <w:proofErr w:type="spellEnd"/>
      <w:r w:rsidR="0024759D" w:rsidRPr="004A3A60">
        <w:rPr>
          <w:b/>
        </w:rPr>
        <w:t xml:space="preserve"> data</w:t>
      </w:r>
    </w:p>
    <w:p w14:paraId="1659523C" w14:textId="77777777" w:rsidR="00EC4DD0" w:rsidRDefault="00EC4DD0" w:rsidP="00EC4DD0">
      <w:pPr>
        <w:spacing w:line="360" w:lineRule="auto"/>
      </w:pPr>
      <w:r>
        <w:t xml:space="preserve">The count level of breast cancer </w:t>
      </w:r>
      <w:proofErr w:type="spellStart"/>
      <w:r>
        <w:t>RNAseq</w:t>
      </w:r>
      <w:proofErr w:type="spellEnd"/>
      <w:r>
        <w:t xml:space="preserve"> data  </w:t>
      </w:r>
      <w:r>
        <w:fldChar w:fldCharType="begin"/>
      </w:r>
      <w:r>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fldChar w:fldCharType="separate"/>
      </w:r>
      <w:r>
        <w:rPr>
          <w:noProof/>
        </w:rPr>
        <w:t>(</w:t>
      </w:r>
      <w:hyperlink w:anchor="_ENREF_1" w:tooltip=", 2012 #23" w:history="1">
        <w:r w:rsidR="001D10CD">
          <w:rPr>
            <w:noProof/>
          </w:rPr>
          <w:t>2012</w:t>
        </w:r>
      </w:hyperlink>
      <w:r>
        <w:rPr>
          <w:noProof/>
        </w:rPr>
        <w:t>)</w:t>
      </w:r>
      <w:r>
        <w:fldChar w:fldCharType="end"/>
      </w:r>
      <w:r>
        <w:t xml:space="preserve"> from The Cancer Genome </w:t>
      </w:r>
      <w:proofErr w:type="spellStart"/>
      <w:r>
        <w:t>Altas</w:t>
      </w:r>
      <w:proofErr w:type="spellEnd"/>
      <w:r>
        <w:t xml:space="preserve"> (TCGA) was downloaded from NCI portal: </w:t>
      </w:r>
      <w:hyperlink r:id="rId9" w:history="1">
        <w:r w:rsidRPr="0001311A">
          <w:rPr>
            <w:rStyle w:val="Hyperlink"/>
          </w:rPr>
          <w:t>https://tcga-data.nci.nih.gov/tcga/dataAccessMatrix.htm</w:t>
        </w:r>
      </w:hyperlink>
      <w:r>
        <w:t xml:space="preserve">. This is part of the comprehensive cancer research cross many different types of cancer, and it involves different research platforms, i.e. mRNA expression, DNA methylation, etc. We focused on the </w:t>
      </w:r>
      <w:proofErr w:type="spellStart"/>
      <w:r>
        <w:t>mRNAseq</w:t>
      </w:r>
      <w:proofErr w:type="spellEnd"/>
      <w:r>
        <w:t xml:space="preserve"> data produced on </w:t>
      </w:r>
      <w:proofErr w:type="spellStart"/>
      <w:r>
        <w:t>Illumina</w:t>
      </w:r>
      <w:proofErr w:type="spellEnd"/>
      <w:r>
        <w:t xml:space="preserve"> GAII. Raw sequences were analyzed by the TCGA team with </w:t>
      </w:r>
      <w:proofErr w:type="spellStart"/>
      <w:r>
        <w:t>SeqWare</w:t>
      </w:r>
      <w:proofErr w:type="spellEnd"/>
      <w:r>
        <w:t xml:space="preserve"> </w:t>
      </w:r>
      <w:hyperlink r:id="rId10" w:history="1">
        <w:r w:rsidRPr="0001311A">
          <w:rPr>
            <w:rStyle w:val="Hyperlink"/>
          </w:rPr>
          <w:t>https://seqware.github.io/</w:t>
        </w:r>
      </w:hyperlink>
      <w:r>
        <w:t xml:space="preserve"> (Version=0.7.0) using </w:t>
      </w:r>
      <w:proofErr w:type="spellStart"/>
      <w:r w:rsidRPr="00470339">
        <w:t>RNASeqAlignmentBWAWorfklow</w:t>
      </w:r>
      <w:proofErr w:type="spellEnd"/>
      <w:r>
        <w:t xml:space="preserve"> (</w:t>
      </w:r>
      <w:r w:rsidRPr="00470339">
        <w:t>Version=0.7.10</w:t>
      </w:r>
      <w:r>
        <w:t xml:space="preserve">) and </w:t>
      </w:r>
      <w:proofErr w:type="spellStart"/>
      <w:r w:rsidRPr="00470339">
        <w:t>RNASeqQuantificationWorfklow</w:t>
      </w:r>
      <w:proofErr w:type="spellEnd"/>
      <w:r>
        <w:t xml:space="preserve"> (</w:t>
      </w:r>
      <w:r w:rsidRPr="00470339">
        <w:t>Version=0.7.2</w:t>
      </w:r>
      <w:r>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7777777"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F7537F">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F7537F">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F7537F">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F7537F">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F7537F">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F7537F"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77777777" w:rsidR="00FD59B0" w:rsidRDefault="007C5371" w:rsidP="003B0750">
      <w:pPr>
        <w:spacing w:line="360" w:lineRule="auto"/>
      </w:pPr>
      <w:r>
        <w:t xml:space="preserve">Where, </w:t>
      </w:r>
      <w:r w:rsidR="00F7537F">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F7537F">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t xml:space="preserve">The dispersion </w:t>
      </w:r>
      <w:proofErr w:type="spellStart"/>
      <w:r>
        <w:t>paramter</w:t>
      </w:r>
      <w:proofErr w:type="spellEnd"/>
      <w:r w:rsidR="00486F6F">
        <w:t xml:space="preserve"> </w:t>
      </w:r>
      <w:r w:rsidR="006F723F">
        <w:t xml:space="preserve">was estimated from the aforementioned TCGA </w:t>
      </w:r>
      <w:r w:rsidR="00144489">
        <w:t xml:space="preserve">cancer data and was set </w:t>
      </w:r>
      <w:r w:rsidR="00486F6F">
        <w:t xml:space="preserve">to be the same for </w:t>
      </w:r>
      <w:r w:rsidR="00FB6EC8">
        <w:t xml:space="preserve">all </w:t>
      </w:r>
      <w:r w:rsidR="00486F6F">
        <w:t xml:space="preserve">samples.  </w:t>
      </w:r>
      <w:r w:rsidR="00745790">
        <w:t xml:space="preserve">Thus, </w:t>
      </w:r>
      <w:r w:rsidR="00F7537F">
        <w:rPr>
          <w:position w:val="-14"/>
        </w:rPr>
        <w:pict w14:anchorId="555F338B">
          <v:shape id="_x0000_i1037" type="#_x0000_t75" style="width:20.4pt;height:18.8pt">
            <v:imagedata r:id="rId16" o:title=""/>
          </v:shape>
        </w:pict>
      </w:r>
      <w:r w:rsidR="00745790">
        <w:t xml:space="preserve">= </w:t>
      </w:r>
      <w:r w:rsidR="00F7537F">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F7537F"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7777777" w:rsidR="00A75A21" w:rsidRDefault="008216FE" w:rsidP="003B0750">
      <w:pPr>
        <w:spacing w:line="360" w:lineRule="auto"/>
      </w:pPr>
      <w:proofErr w:type="gramStart"/>
      <w:r>
        <w:t>w</w:t>
      </w:r>
      <w:r w:rsidR="00A75A21">
        <w:t>here</w:t>
      </w:r>
      <w:proofErr w:type="gramEnd"/>
      <w:r>
        <w:t>,</w:t>
      </w:r>
      <w:r w:rsidR="00A75A21">
        <w:t xml:space="preserve"> </w:t>
      </w:r>
      <w:r w:rsidR="00F7537F">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F7537F">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F7537F">
        <w:rPr>
          <w:position w:val="-14"/>
        </w:rPr>
        <w:pict w14:anchorId="1EA8408C">
          <v:shape id="_x0000_i1042" type="#_x0000_t75" style="width:19.9pt;height:18.8pt">
            <v:imagedata r:id="rId21" o:title=""/>
          </v:shape>
        </w:pict>
      </w:r>
      <w:r w:rsidR="00A75A21">
        <w:t xml:space="preserve">for </w:t>
      </w:r>
      <w:r w:rsidR="00F7537F">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F7537F">
        <w:rPr>
          <w:position w:val="-14"/>
        </w:rPr>
        <w:pict w14:anchorId="02F25369">
          <v:shape id="_x0000_i1044" type="#_x0000_t75" style="width:20.4pt;height:18.8pt">
            <v:imagedata r:id="rId23" o:title=""/>
          </v:shape>
        </w:pict>
      </w:r>
      <w:r w:rsidR="002D1454">
        <w:t xml:space="preserve">and </w:t>
      </w:r>
      <w:r w:rsidR="00F7537F">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F7537F">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F7537F">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F7537F"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F7537F">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F7537F">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F7537F">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7777777"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F7537F"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F7537F"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F7537F"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F7537F"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F7537F"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F7537F"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F7537F">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F7537F">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7777777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F7537F" w:rsidP="00093C99">
      <w:pPr>
        <w:spacing w:line="360" w:lineRule="auto"/>
      </w:pPr>
      <w:r>
        <w:rPr>
          <w:position w:val="-52"/>
        </w:rPr>
        <w:pict w14:anchorId="7B8F40D8">
          <v:shape id="_x0000_i1061" type="#_x0000_t75" style="width:226.2pt;height:58.55pt">
            <v:imagedata r:id="rId40" o:title=""/>
          </v:shape>
        </w:pict>
      </w:r>
    </w:p>
    <w:p w14:paraId="52E96148" w14:textId="77777777"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F7537F">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F7537F">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F7537F">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F7537F"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F7537F">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F7537F">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F7537F">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F7537F">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F7537F">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F7537F"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F7537F">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F7537F"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F7537F">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F7537F"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F7537F">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232031B0" w14:textId="77777777" w:rsidR="00E46486" w:rsidRPr="00E46486" w:rsidRDefault="00E46486" w:rsidP="003A58EE">
      <w:pPr>
        <w:spacing w:line="360" w:lineRule="auto"/>
        <w:rPr>
          <w:u w:val="single"/>
          <w:lang w:val="en-GB"/>
        </w:rPr>
      </w:pPr>
      <w:r w:rsidRPr="00E46486">
        <w:rPr>
          <w:u w:val="single"/>
          <w:lang w:val="en-GB"/>
        </w:rPr>
        <w:t>Assessing the pattern extraction performance</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77777777" w:rsidR="00713517" w:rsidRDefault="00713517" w:rsidP="00713517">
      <w:pPr>
        <w:pStyle w:val="ListParagraph"/>
        <w:spacing w:after="0" w:line="240" w:lineRule="auto"/>
        <w:ind w:firstLine="720"/>
      </w:pPr>
      <w:r w:rsidRPr="00713517">
        <w:lastRenderedPageBreak/>
        <w:t>Categorize profiles and assign to in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12D7ECC9" w:rsidR="00B45EC3" w:rsidRDefault="00B45EC3" w:rsidP="00B45EC3">
      <w:pPr>
        <w:spacing w:line="360" w:lineRule="auto"/>
        <w:rPr>
          <w:b/>
        </w:rPr>
      </w:pPr>
      <w:r>
        <w:rPr>
          <w:b/>
        </w:rPr>
        <w:t>A co-expressed profile pattern ext</w:t>
      </w:r>
      <w:r w:rsidR="004B4CB8">
        <w:rPr>
          <w:b/>
        </w:rPr>
        <w:t>raction platform is established</w:t>
      </w:r>
    </w:p>
    <w:p w14:paraId="28FF6D56" w14:textId="54F46599" w:rsidR="00B45EC3" w:rsidRDefault="005C7403" w:rsidP="00B45EC3">
      <w:pPr>
        <w:spacing w:line="360" w:lineRule="auto"/>
      </w:pPr>
      <w:r>
        <w:t>In the contrary to common analysis strategies for genome level monitoring of responses from experimental specimens at different treatment condition</w:t>
      </w:r>
      <w:r w:rsidR="00F11716">
        <w:t>s</w:t>
      </w:r>
      <w:r>
        <w:t xml:space="preserve"> or perturbation stresses, we explore</w:t>
      </w:r>
      <w:r w:rsidR="00F11716">
        <w:t>d</w:t>
      </w:r>
      <w:r>
        <w:t xml:space="preserve"> </w:t>
      </w:r>
      <w:r w:rsidR="00F11716">
        <w:t>a</w:t>
      </w:r>
      <w:r>
        <w:t xml:space="preserve"> route to </w:t>
      </w:r>
      <w:r w:rsidR="00F11716">
        <w:t>reveal the hidden mechanism through assessing the systematic behavior crossing</w:t>
      </w:r>
      <w:r>
        <w:t xml:space="preserve"> across multiple conditions. </w:t>
      </w:r>
      <w:r w:rsidR="005B2BB6">
        <w:t>Our hypothesis is that a</w:t>
      </w:r>
      <w:r>
        <w:t xml:space="preserve"> significant profile supported by a group of co-expressed genes </w:t>
      </w:r>
      <w:r w:rsidR="005B2BB6">
        <w:t>could serve as a key signature of the responses to outside exposures</w:t>
      </w:r>
      <w:r w:rsidR="0032428D">
        <w:t xml:space="preserve">. </w:t>
      </w:r>
      <w:r w:rsidR="00932093">
        <w:t>To achieve such a research goal, a</w:t>
      </w:r>
      <w:r w:rsidR="00B45EC3">
        <w:t>s figure</w:t>
      </w:r>
      <w:r w:rsidR="00286505">
        <w:t>1</w:t>
      </w:r>
      <w:r w:rsidR="00B45EC3">
        <w:t xml:space="preserve"> shows, we have successfully establish</w:t>
      </w:r>
      <w:r>
        <w:t>ed</w:t>
      </w:r>
      <w:r w:rsidR="00B45EC3">
        <w:t xml:space="preserve"> a framework to extract expression patterns</w:t>
      </w:r>
      <w:r>
        <w:t>,</w:t>
      </w:r>
      <w:r w:rsidR="00B45EC3">
        <w:t xml:space="preserve"> whic</w:t>
      </w:r>
      <w:r>
        <w:t xml:space="preserve">h </w:t>
      </w:r>
      <w:r w:rsidR="006B5789">
        <w:t xml:space="preserve">often </w:t>
      </w:r>
      <w:r>
        <w:t>include co-expressed genes from an</w:t>
      </w:r>
      <w:r w:rsidR="00B45EC3">
        <w:t xml:space="preserve"> RNA-</w:t>
      </w:r>
      <w:proofErr w:type="spellStart"/>
      <w:r w:rsidR="00B45EC3">
        <w:t>seq</w:t>
      </w:r>
      <w:proofErr w:type="spellEnd"/>
      <w:r w:rsidR="00B45EC3">
        <w:t xml:space="preserve"> experiment</w:t>
      </w:r>
      <w:r w:rsidR="006B5789">
        <w:t xml:space="preserve"> under predefined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w:t>
      </w:r>
      <w:r w:rsidR="00F57829">
        <w:lastRenderedPageBreak/>
        <w:t>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3CC19A8E"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C61491">
        <w:t xml:space="preserve">adopted an empirical bootstrapping like approach. Basically, we </w:t>
      </w:r>
      <w:r w:rsidR="00104DB3">
        <w:t>randomly selected same number of gene profiles that a pattern has and computed PCS for each gene profile against others</w:t>
      </w:r>
      <w:r w:rsidR="00C61491">
        <w:t xml:space="preserve"> within the pattern</w:t>
      </w:r>
      <w:r w:rsidR="00104DB3">
        <w:t xml:space="preserve">. Then we store the average PCS as the measure for this round of sampling. We empirically performed such practice for 1000 times, in the end we </w:t>
      </w:r>
      <w:r w:rsidR="00C61491">
        <w:t>retained 1000 average PCS from the randomly sampled “patterns”. A nominal</w:t>
      </w:r>
      <w:r w:rsidR="00104DB3">
        <w:t xml:space="preserve"> p-value for the real average PCS score </w:t>
      </w:r>
      <w:r w:rsidR="00C61491">
        <w:t xml:space="preserve">from the “real” pattern was obtained </w:t>
      </w:r>
      <w:r w:rsidR="00A95C19">
        <w:t xml:space="preserve">by consulting the empirically distribution </w:t>
      </w:r>
      <w:r w:rsidR="00C61491">
        <w:t>constructed</w:t>
      </w:r>
      <w:r w:rsidR="00A95C19">
        <w:t xml:space="preserve"> from the 1000 bootstrapping.</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w:t>
      </w:r>
      <w:r w:rsidR="00874168">
        <w:lastRenderedPageBreak/>
        <w:t>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65EA6184"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A60D62">
        <w:t xml:space="preserve"> the figure showed, group1 was labeled red, group2 xx color, group3 xx color and group4 xx color. </w:t>
      </w:r>
      <w:r w:rsidR="00A60D62" w:rsidRPr="00730564">
        <w:rPr>
          <w:b/>
        </w:rPr>
        <w:t>How many profiles in each group?</w:t>
      </w:r>
      <w:r w:rsidR="00A60D62">
        <w:t xml:space="preserve"> Within each group, although the expected mean for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730564">
        <w:t xml:space="preserve">Despite of artificially introduced noises and the dispersion in data, </w:t>
      </w:r>
      <w:r w:rsidR="00A60D62">
        <w:t xml:space="preserve">this did not </w:t>
      </w:r>
      <w:r w:rsidR="00730564">
        <w:t>prevent</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patterns with </w:t>
      </w:r>
      <w:proofErr w:type="spellStart"/>
      <w:r w:rsidR="00A60D62">
        <w:t>pvalue</w:t>
      </w:r>
      <w:proofErr w:type="spellEnd"/>
      <w:r w:rsidR="00A60D62">
        <w:t xml:space="preserve"> fall between [</w:t>
      </w:r>
      <w:r w:rsidR="00A60D62" w:rsidRPr="00730564">
        <w:rPr>
          <w:b/>
        </w:rPr>
        <w:t>some type of range</w:t>
      </w:r>
      <w:proofErr w:type="gramStart"/>
      <w:r w:rsidR="00A60D62" w:rsidRPr="00730564">
        <w:rPr>
          <w:b/>
        </w:rPr>
        <w:t>..]</w:t>
      </w:r>
      <w:proofErr w:type="gramEnd"/>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77777777" w:rsidR="000016D8" w:rsidRPr="00891509" w:rsidRDefault="000016D8" w:rsidP="000016D8">
      <w:pPr>
        <w:spacing w:line="360" w:lineRule="auto"/>
        <w:rPr>
          <w:b/>
        </w:rPr>
      </w:pPr>
      <w:r w:rsidRPr="00891509">
        <w:rPr>
          <w:b/>
        </w:rPr>
        <w:t xml:space="preserve">Comparing against available methods e.g. EPIG,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77777777" w:rsidR="00891509" w:rsidRDefault="00F42FE8" w:rsidP="00F42FE8">
      <w:pPr>
        <w:spacing w:line="360" w:lineRule="auto"/>
      </w:pPr>
      <w:r>
        <w:lastRenderedPageBreak/>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xml:space="preserve">; we also compared the analysis with the EPIG on the TPM normalized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7777777"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p>
    <w:p w14:paraId="796976EC" w14:textId="2780CF49" w:rsidR="00891509" w:rsidRPr="001F76BE" w:rsidRDefault="002B574B" w:rsidP="002B574B">
      <w:pPr>
        <w:spacing w:line="360" w:lineRule="auto"/>
        <w:rPr>
          <w:b/>
        </w:rPr>
      </w:pPr>
      <w:r w:rsidRPr="001F76BE">
        <w:rPr>
          <w:b/>
        </w:rPr>
        <w:t xml:space="preserve">Comparing to </w:t>
      </w:r>
      <w:r w:rsidR="00891509" w:rsidRPr="001F76BE">
        <w:rPr>
          <w:b/>
        </w:rPr>
        <w:t>EPIG</w:t>
      </w:r>
      <w:r w:rsidR="001F76BE">
        <w:rPr>
          <w:b/>
        </w:rPr>
        <w:t xml:space="preserve"> or ORIGEN</w:t>
      </w:r>
      <w:r w:rsidR="00891509" w:rsidRPr="001F76BE">
        <w:rPr>
          <w:b/>
        </w:rPr>
        <w:t>??</w:t>
      </w:r>
    </w:p>
    <w:p w14:paraId="60AC9244" w14:textId="77777777" w:rsidR="007C5376" w:rsidRPr="001305FC" w:rsidRDefault="007C5376" w:rsidP="007C5376">
      <w:pPr>
        <w:spacing w:line="360" w:lineRule="auto"/>
        <w:rPr>
          <w:b/>
        </w:rPr>
      </w:pPr>
      <w:r w:rsidRPr="001305FC">
        <w:rPr>
          <w:b/>
        </w:rPr>
        <w:lastRenderedPageBreak/>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77777777" w:rsidR="007C5376" w:rsidRDefault="007C5376" w:rsidP="007C5376">
      <w:pPr>
        <w:spacing w:line="360" w:lineRule="auto"/>
        <w:ind w:firstLine="720"/>
      </w:pPr>
      <w:r>
        <w:t xml:space="preserve">Need NMI measurement and biological </w:t>
      </w:r>
      <w:proofErr w:type="spellStart"/>
      <w:r>
        <w:t>retuls</w:t>
      </w:r>
      <w:proofErr w:type="spellEnd"/>
    </w:p>
    <w:p w14:paraId="2D6014D7" w14:textId="77777777" w:rsidR="00074E3C" w:rsidRPr="00D00171" w:rsidRDefault="00074E3C" w:rsidP="00093C99">
      <w:pPr>
        <w:spacing w:line="360" w:lineRule="auto"/>
        <w:rPr>
          <w:b/>
        </w:rPr>
      </w:pPr>
      <w:r w:rsidRPr="00D00171">
        <w:rPr>
          <w:b/>
        </w:rPr>
        <w:t>Discussion</w:t>
      </w: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F00147F" w14:textId="77777777"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0"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0"/>
    </w:p>
    <w:p w14:paraId="411F5B53" w14:textId="77777777" w:rsidR="001D10CD" w:rsidRPr="001D10CD" w:rsidRDefault="001D10CD" w:rsidP="001D10CD">
      <w:pPr>
        <w:spacing w:after="0" w:line="240" w:lineRule="auto"/>
        <w:ind w:left="720" w:hanging="720"/>
        <w:jc w:val="center"/>
        <w:rPr>
          <w:rFonts w:ascii="Calibri" w:hAnsi="Calibri"/>
          <w:noProof/>
        </w:rPr>
      </w:pPr>
      <w:bookmarkStart w:id="1"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1"/>
    </w:p>
    <w:p w14:paraId="6AFF5D7C" w14:textId="77777777" w:rsidR="001D10CD" w:rsidRPr="001D10CD" w:rsidRDefault="001D10CD" w:rsidP="001D10CD">
      <w:pPr>
        <w:spacing w:after="0" w:line="240" w:lineRule="auto"/>
        <w:ind w:left="720" w:hanging="720"/>
        <w:jc w:val="center"/>
        <w:rPr>
          <w:rFonts w:ascii="Calibri" w:hAnsi="Calibri"/>
          <w:noProof/>
        </w:rPr>
      </w:pPr>
      <w:bookmarkStart w:id="2"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2"/>
    </w:p>
    <w:p w14:paraId="61B2522F" w14:textId="77777777" w:rsidR="001D10CD" w:rsidRPr="001D10CD" w:rsidRDefault="001D10CD" w:rsidP="001D10CD">
      <w:pPr>
        <w:spacing w:after="0" w:line="240" w:lineRule="auto"/>
        <w:ind w:left="720" w:hanging="720"/>
        <w:jc w:val="center"/>
        <w:rPr>
          <w:rFonts w:ascii="Calibri" w:hAnsi="Calibri"/>
          <w:noProof/>
        </w:rPr>
      </w:pPr>
      <w:bookmarkStart w:id="3"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3"/>
    </w:p>
    <w:p w14:paraId="1107C3E5" w14:textId="77777777" w:rsidR="001D10CD" w:rsidRPr="001D10CD" w:rsidRDefault="001D10CD" w:rsidP="001D10CD">
      <w:pPr>
        <w:spacing w:after="0" w:line="240" w:lineRule="auto"/>
        <w:ind w:left="720" w:hanging="720"/>
        <w:jc w:val="center"/>
        <w:rPr>
          <w:rFonts w:ascii="Calibri" w:hAnsi="Calibri"/>
          <w:noProof/>
        </w:rPr>
      </w:pPr>
      <w:bookmarkStart w:id="4"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4"/>
    </w:p>
    <w:p w14:paraId="71F2F477" w14:textId="77777777" w:rsidR="001D10CD" w:rsidRPr="001D10CD" w:rsidRDefault="001D10CD" w:rsidP="001D10CD">
      <w:pPr>
        <w:spacing w:after="0" w:line="240" w:lineRule="auto"/>
        <w:ind w:left="720" w:hanging="720"/>
        <w:jc w:val="center"/>
        <w:rPr>
          <w:rFonts w:ascii="Calibri" w:hAnsi="Calibri"/>
          <w:noProof/>
        </w:rPr>
      </w:pPr>
      <w:bookmarkStart w:id="5"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5"/>
    </w:p>
    <w:p w14:paraId="109975FD" w14:textId="77777777" w:rsidR="001D10CD" w:rsidRPr="001D10CD" w:rsidRDefault="001D10CD" w:rsidP="001D10CD">
      <w:pPr>
        <w:spacing w:after="0" w:line="240" w:lineRule="auto"/>
        <w:ind w:left="720" w:hanging="720"/>
        <w:jc w:val="center"/>
        <w:rPr>
          <w:rFonts w:ascii="Calibri" w:hAnsi="Calibri"/>
          <w:noProof/>
        </w:rPr>
      </w:pPr>
      <w:bookmarkStart w:id="6" w:name="_ENREF_7"/>
      <w:r w:rsidRPr="001D10CD">
        <w:rPr>
          <w:rFonts w:ascii="Calibri" w:hAnsi="Calibri"/>
          <w:noProof/>
        </w:rPr>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6"/>
    </w:p>
    <w:p w14:paraId="6A502F05" w14:textId="77777777" w:rsidR="001D10CD" w:rsidRPr="001D10CD" w:rsidRDefault="001D10CD" w:rsidP="001D10CD">
      <w:pPr>
        <w:spacing w:line="240" w:lineRule="auto"/>
        <w:ind w:left="720" w:hanging="720"/>
        <w:jc w:val="center"/>
        <w:rPr>
          <w:rFonts w:ascii="Calibri" w:hAnsi="Calibri"/>
          <w:noProof/>
        </w:rPr>
      </w:pPr>
      <w:bookmarkStart w:id="7"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7"/>
    </w:p>
    <w:p w14:paraId="2128B0EE" w14:textId="77777777" w:rsidR="001D10CD" w:rsidRDefault="001D10CD" w:rsidP="001D10CD">
      <w:pPr>
        <w:spacing w:line="240" w:lineRule="auto"/>
        <w:jc w:val="center"/>
        <w:rPr>
          <w:rFonts w:ascii="Calibri" w:hAnsi="Calibri"/>
          <w:noProof/>
        </w:rPr>
      </w:pPr>
    </w:p>
    <w:p w14:paraId="0D41B88D" w14:textId="0C7CABFE" w:rsidR="00FC2CD7" w:rsidRDefault="00AE2D88" w:rsidP="00F7537F">
      <w:pPr>
        <w:rPr>
          <w:color w:val="1F497D"/>
        </w:rPr>
      </w:pPr>
      <w:r>
        <w:fldChar w:fldCharType="end"/>
      </w:r>
    </w:p>
    <w:p w14:paraId="656444A1" w14:textId="77777777" w:rsidR="0019524D" w:rsidRDefault="0019524D" w:rsidP="00093C99">
      <w:pPr>
        <w:spacing w:line="360" w:lineRule="auto"/>
      </w:pPr>
      <w:bookmarkStart w:id="8" w:name="_GoBack"/>
      <w:bookmarkEnd w:id="8"/>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A60D62" w:rsidRDefault="00A60D62" w:rsidP="00DE16E4">
      <w:pPr>
        <w:spacing w:after="0" w:line="240" w:lineRule="auto"/>
      </w:pPr>
      <w:r>
        <w:separator/>
      </w:r>
    </w:p>
  </w:endnote>
  <w:endnote w:type="continuationSeparator" w:id="0">
    <w:p w14:paraId="21686892" w14:textId="77777777" w:rsidR="00A60D62" w:rsidRDefault="00A60D62"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A60D62" w:rsidRDefault="00A60D62" w:rsidP="00DE16E4">
      <w:pPr>
        <w:spacing w:after="0" w:line="240" w:lineRule="auto"/>
      </w:pPr>
      <w:r>
        <w:separator/>
      </w:r>
    </w:p>
  </w:footnote>
  <w:footnote w:type="continuationSeparator" w:id="0">
    <w:p w14:paraId="46D72539" w14:textId="77777777" w:rsidR="00A60D62" w:rsidRDefault="00A60D62"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0652D"/>
    <w:rsid w:val="0001398A"/>
    <w:rsid w:val="000158F6"/>
    <w:rsid w:val="000237FD"/>
    <w:rsid w:val="00042ACE"/>
    <w:rsid w:val="00042D59"/>
    <w:rsid w:val="0004338C"/>
    <w:rsid w:val="000520E5"/>
    <w:rsid w:val="0005252A"/>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4DB3"/>
    <w:rsid w:val="001202E5"/>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1868"/>
    <w:rsid w:val="00316173"/>
    <w:rsid w:val="003169F9"/>
    <w:rsid w:val="0032428D"/>
    <w:rsid w:val="00340CCA"/>
    <w:rsid w:val="00350C8E"/>
    <w:rsid w:val="003516C9"/>
    <w:rsid w:val="00355501"/>
    <w:rsid w:val="0035584A"/>
    <w:rsid w:val="00364DE5"/>
    <w:rsid w:val="00377613"/>
    <w:rsid w:val="003822F2"/>
    <w:rsid w:val="00383AFC"/>
    <w:rsid w:val="003A0A57"/>
    <w:rsid w:val="003A58EE"/>
    <w:rsid w:val="003A7041"/>
    <w:rsid w:val="003B0750"/>
    <w:rsid w:val="003B09A5"/>
    <w:rsid w:val="003C5C99"/>
    <w:rsid w:val="003C736E"/>
    <w:rsid w:val="003D17F8"/>
    <w:rsid w:val="00401396"/>
    <w:rsid w:val="00443FEA"/>
    <w:rsid w:val="004473D5"/>
    <w:rsid w:val="00454182"/>
    <w:rsid w:val="00464DFA"/>
    <w:rsid w:val="00470339"/>
    <w:rsid w:val="00480870"/>
    <w:rsid w:val="00486F6F"/>
    <w:rsid w:val="00490DB6"/>
    <w:rsid w:val="004910B2"/>
    <w:rsid w:val="00492D75"/>
    <w:rsid w:val="0049530B"/>
    <w:rsid w:val="004A33A5"/>
    <w:rsid w:val="004A3A60"/>
    <w:rsid w:val="004A6006"/>
    <w:rsid w:val="004A6553"/>
    <w:rsid w:val="004B4CB8"/>
    <w:rsid w:val="004C188D"/>
    <w:rsid w:val="004C4AB0"/>
    <w:rsid w:val="004C54FE"/>
    <w:rsid w:val="004C6F36"/>
    <w:rsid w:val="004D1436"/>
    <w:rsid w:val="004E1372"/>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5858"/>
    <w:rsid w:val="0058610B"/>
    <w:rsid w:val="00590BA2"/>
    <w:rsid w:val="00595428"/>
    <w:rsid w:val="005A6CE1"/>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3559"/>
    <w:rsid w:val="006E4D3B"/>
    <w:rsid w:val="006E6AA4"/>
    <w:rsid w:val="006E7319"/>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4168"/>
    <w:rsid w:val="0087455E"/>
    <w:rsid w:val="008778C1"/>
    <w:rsid w:val="00884DDA"/>
    <w:rsid w:val="008875C3"/>
    <w:rsid w:val="00891509"/>
    <w:rsid w:val="00891FB0"/>
    <w:rsid w:val="008B594F"/>
    <w:rsid w:val="008C201C"/>
    <w:rsid w:val="008C643D"/>
    <w:rsid w:val="008D2A92"/>
    <w:rsid w:val="008D6994"/>
    <w:rsid w:val="008E1A4B"/>
    <w:rsid w:val="00903F6A"/>
    <w:rsid w:val="00930BDA"/>
    <w:rsid w:val="00931797"/>
    <w:rsid w:val="00932093"/>
    <w:rsid w:val="0093244E"/>
    <w:rsid w:val="00933ABB"/>
    <w:rsid w:val="00935EA3"/>
    <w:rsid w:val="00936700"/>
    <w:rsid w:val="00947119"/>
    <w:rsid w:val="0094755B"/>
    <w:rsid w:val="0095235D"/>
    <w:rsid w:val="009602DD"/>
    <w:rsid w:val="00960C98"/>
    <w:rsid w:val="009733F2"/>
    <w:rsid w:val="0097491E"/>
    <w:rsid w:val="0098252D"/>
    <w:rsid w:val="00987582"/>
    <w:rsid w:val="0099450E"/>
    <w:rsid w:val="009C54B9"/>
    <w:rsid w:val="009C7DF2"/>
    <w:rsid w:val="009D3BED"/>
    <w:rsid w:val="009E7B72"/>
    <w:rsid w:val="009F7338"/>
    <w:rsid w:val="00A02EC1"/>
    <w:rsid w:val="00A05F0E"/>
    <w:rsid w:val="00A1230F"/>
    <w:rsid w:val="00A1697D"/>
    <w:rsid w:val="00A25824"/>
    <w:rsid w:val="00A2796A"/>
    <w:rsid w:val="00A31E26"/>
    <w:rsid w:val="00A36C74"/>
    <w:rsid w:val="00A36CD9"/>
    <w:rsid w:val="00A52E71"/>
    <w:rsid w:val="00A60D62"/>
    <w:rsid w:val="00A62746"/>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508"/>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31EEE"/>
    <w:rsid w:val="00D34EC7"/>
    <w:rsid w:val="00D35FB7"/>
    <w:rsid w:val="00D51750"/>
    <w:rsid w:val="00D52BC6"/>
    <w:rsid w:val="00D55E87"/>
    <w:rsid w:val="00D834E7"/>
    <w:rsid w:val="00D87286"/>
    <w:rsid w:val="00D879D0"/>
    <w:rsid w:val="00D95065"/>
    <w:rsid w:val="00DA3337"/>
    <w:rsid w:val="00DB722E"/>
    <w:rsid w:val="00DC362E"/>
    <w:rsid w:val="00DC6EF4"/>
    <w:rsid w:val="00DE16E4"/>
    <w:rsid w:val="00DE249A"/>
    <w:rsid w:val="00DF03B9"/>
    <w:rsid w:val="00DF0DE4"/>
    <w:rsid w:val="00DF41A3"/>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3DFF"/>
    <w:rsid w:val="00E942EB"/>
    <w:rsid w:val="00EB701D"/>
    <w:rsid w:val="00EC03D6"/>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1BD51B-D91B-44D1-A679-0B19BE914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5368</Words>
  <Characters>3059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5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cp:revision>
  <cp:lastPrinted>2014-10-03T15:09:00Z</cp:lastPrinted>
  <dcterms:created xsi:type="dcterms:W3CDTF">2014-10-23T13:32:00Z</dcterms:created>
  <dcterms:modified xsi:type="dcterms:W3CDTF">2014-10-23T13:34:00Z</dcterms:modified>
</cp:coreProperties>
</file>